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7F4461" w:rsidRPr="004A17B0">
        <w:rPr>
          <w:rFonts w:cs="Times New Roman"/>
          <w:szCs w:val="24"/>
        </w:rPr>
        <w:t>Kementrian 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224680" w:rsidRPr="004A17B0">
        <w:rPr>
          <w:rFonts w:cs="Times New Roman"/>
          <w:i/>
          <w:szCs w:val="24"/>
        </w:rPr>
        <w:t xml:space="preserve"> </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E76717">
        <w:rPr>
          <w:rFonts w:cs="Times New Roman"/>
          <w:szCs w:val="24"/>
        </w:rPr>
        <w:t xml:space="preserve"> Pengajar</w:t>
      </w:r>
      <w:r w:rsidRPr="004A17B0">
        <w:rPr>
          <w:rFonts w:cs="Times New Roman"/>
          <w:szCs w:val="24"/>
        </w:rPr>
        <w:t xml:space="preserve">,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xml:space="preserve">. Bagi sebagian </w:t>
      </w:r>
      <w:r w:rsidR="00E76717">
        <w:rPr>
          <w:rFonts w:cs="Times New Roman"/>
          <w:szCs w:val="24"/>
        </w:rPr>
        <w:t>pengajar</w:t>
      </w:r>
      <w:r w:rsidRPr="004A17B0">
        <w:rPr>
          <w:rFonts w:cs="Times New Roman"/>
          <w:szCs w:val="24"/>
        </w:rPr>
        <w:t xml:space="preserve">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w:t>
      </w:r>
      <w:r w:rsidR="00E76717">
        <w:rPr>
          <w:rFonts w:cs="Times New Roman"/>
          <w:szCs w:val="24"/>
        </w:rPr>
        <w:t>pengajar</w:t>
      </w:r>
      <w:r w:rsidR="00E76717" w:rsidRPr="004A17B0">
        <w:rPr>
          <w:rFonts w:cs="Times New Roman"/>
          <w:szCs w:val="24"/>
        </w:rPr>
        <w:t xml:space="preserve"> </w:t>
      </w:r>
      <w:r w:rsidR="007621DA" w:rsidRPr="004A17B0">
        <w:rPr>
          <w:rFonts w:cs="Times New Roman"/>
          <w:szCs w:val="24"/>
        </w:rPr>
        <w:t xml:space="preserve">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w:t>
      </w:r>
      <w:r w:rsidR="003B16D3">
        <w:rPr>
          <w:rFonts w:cs="Times New Roman"/>
          <w:szCs w:val="24"/>
        </w:rPr>
        <w:t>n</w:t>
      </w:r>
      <w:r w:rsidR="004E4692" w:rsidRPr="004A17B0">
        <w:rPr>
          <w:rFonts w:cs="Times New Roman"/>
          <w:szCs w:val="24"/>
        </w:rPr>
        <w:t>ny</w:t>
      </w:r>
      <w:r w:rsidR="0011039F" w:rsidRPr="004A17B0">
        <w:rPr>
          <w:rFonts w:cs="Times New Roman"/>
          <w:szCs w:val="24"/>
        </w:rPr>
        <w:t xml:space="preserve">a lebih menyenangi kelas luring </w:t>
      </w:r>
      <w:r w:rsidR="0074453E">
        <w:rPr>
          <w:rFonts w:cs="Times New Roman"/>
          <w:szCs w:val="24"/>
        </w:rPr>
        <w:t>dikarena</w:t>
      </w:r>
      <w:r w:rsidR="004E4692" w:rsidRPr="004A17B0">
        <w:rPr>
          <w:rFonts w:cs="Times New Roman"/>
          <w:szCs w:val="24"/>
        </w:rPr>
        <w:t>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w:t>
      </w:r>
      <w:r w:rsidR="00C14865" w:rsidRPr="009756E0">
        <w:rPr>
          <w:rFonts w:cs="Times New Roman"/>
          <w:szCs w:val="24"/>
        </w:rPr>
        <w:t xml:space="preserve">ah dilakukan </w:t>
      </w:r>
      <w:r w:rsidR="005550F7" w:rsidRPr="009756E0">
        <w:rPr>
          <w:rFonts w:cs="Times New Roman"/>
          <w:szCs w:val="24"/>
        </w:rPr>
        <w:t>terkait</w:t>
      </w:r>
      <w:r w:rsidR="00C14865" w:rsidRPr="009756E0">
        <w:rPr>
          <w:rFonts w:cs="Times New Roman"/>
          <w:szCs w:val="24"/>
        </w:rPr>
        <w:t xml:space="preserve"> analisis</w:t>
      </w:r>
      <w:r w:rsidR="004D60F5" w:rsidRPr="009756E0">
        <w:rPr>
          <w:rFonts w:cs="Times New Roman"/>
          <w:szCs w:val="24"/>
        </w:rPr>
        <w:t xml:space="preserve"> sentimen </w:t>
      </w:r>
      <w:r w:rsidR="000A4C8A" w:rsidRPr="009756E0">
        <w:rPr>
          <w:rFonts w:cs="Times New Roman"/>
          <w:szCs w:val="24"/>
        </w:rPr>
        <w:t>di</w:t>
      </w:r>
      <w:r w:rsidR="00C14865" w:rsidRPr="009756E0">
        <w:rPr>
          <w:rFonts w:cs="Times New Roman"/>
          <w:szCs w:val="24"/>
        </w:rPr>
        <w:t xml:space="preserve">antaranya adalah </w:t>
      </w:r>
      <w:r w:rsidR="00284038" w:rsidRPr="009756E0">
        <w:rPr>
          <w:rFonts w:cs="Times New Roman"/>
          <w:szCs w:val="24"/>
        </w:rPr>
        <w:t xml:space="preserve">Analisis Sentimen Pengguna Twitter Terhadap Polemik Persepakbolaan Indonesia Menggunakan Pembobotan TF-IDF dan </w:t>
      </w:r>
      <w:r w:rsidR="00360F97" w:rsidRPr="009756E0">
        <w:rPr>
          <w:rFonts w:cs="Times New Roman"/>
          <w:szCs w:val="24"/>
        </w:rPr>
        <w:lastRenderedPageBreak/>
        <w:t>K-Nearest Neighbor</w:t>
      </w:r>
      <w:r w:rsidR="007C753E" w:rsidRPr="009756E0">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w:t>
      </w:r>
      <w:r w:rsidR="00306D25">
        <w:rPr>
          <w:rFonts w:cs="Times New Roman"/>
          <w:i/>
          <w:szCs w:val="24"/>
        </w:rPr>
        <w:t>eighbor</w:t>
      </w:r>
      <w:r w:rsidR="00470F24" w:rsidRPr="004A17B0">
        <w:rPr>
          <w:rFonts w:cs="Times New Roman"/>
          <w:szCs w:val="24"/>
        </w:rPr>
        <w:t xml:space="preserve"> (KNN)</w:t>
      </w:r>
      <w:r w:rsidR="00BC09C2" w:rsidRPr="004A17B0">
        <w:rPr>
          <w:rFonts w:cs="Times New Roman"/>
          <w:szCs w:val="24"/>
        </w:rPr>
        <w:t xml:space="preserve"> </w:t>
      </w:r>
      <w:r w:rsidR="00AA763A" w:rsidRPr="004A17B0">
        <w:rPr>
          <w:rFonts w:cs="Times New Roman"/>
          <w:szCs w:val="24"/>
        </w:rPr>
        <w:t>me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2C5901">
        <w:rPr>
          <w:rFonts w:cs="Times New Roman"/>
          <w:szCs w:val="24"/>
        </w:rPr>
        <w:t>yang berjudul</w:t>
      </w:r>
      <w:r w:rsidR="00C3389F">
        <w:rPr>
          <w:rFonts w:cs="Times New Roman"/>
          <w:szCs w:val="24"/>
        </w:rPr>
        <w:t xml:space="preserve"> </w:t>
      </w:r>
      <w:r w:rsidR="00C3389F" w:rsidRPr="00C3389F">
        <w:rPr>
          <w:rFonts w:cs="Times New Roman"/>
          <w:szCs w:val="24"/>
        </w:rPr>
        <w:t>Perbandingan Metode Naive Bayes, KNN Dan Decision Tree Terhadap Analisis Sentimen Transportasi KRL Commuter Line</w:t>
      </w:r>
      <w:r w:rsidR="00C3389F">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Desember</w:t>
      </w:r>
      <w:r w:rsidR="00B076F5">
        <w:rPr>
          <w:rFonts w:cs="Times New Roman"/>
          <w:szCs w:val="24"/>
        </w:rPr>
        <w:t xml:space="preserve"> 2020</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306D25">
        <w:rPr>
          <w:rFonts w:cs="Times New Roman"/>
          <w:i/>
          <w:szCs w:val="24"/>
        </w:rPr>
        <w:t>K-Nearest Neighbor</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w:t>
      </w:r>
      <w:r w:rsidR="003E7FF6">
        <w:rPr>
          <w:rFonts w:cs="Times New Roman"/>
          <w:szCs w:val="24"/>
        </w:rPr>
        <w:t xml:space="preserve"> </w:t>
      </w:r>
      <w:r w:rsidR="003E7FF6" w:rsidRPr="003E7FF6">
        <w:rPr>
          <w:rFonts w:cs="Times New Roman"/>
          <w:szCs w:val="24"/>
        </w:rPr>
        <w:t>‘pembelajaran jarak jauh’</w:t>
      </w:r>
      <w:r w:rsidR="00671BA9">
        <w:rPr>
          <w:rFonts w:cs="Times New Roman"/>
          <w:szCs w:val="24"/>
        </w:rPr>
        <w:t>, ‘</w:t>
      </w:r>
      <w:r w:rsidR="00671BA9" w:rsidRPr="003F2F55">
        <w:rPr>
          <w:rFonts w:cs="Times New Roman"/>
          <w:szCs w:val="24"/>
        </w:rPr>
        <w:t>belajar dari rumah</w:t>
      </w:r>
      <w:r w:rsidR="00671BA9">
        <w:rPr>
          <w:rFonts w:cs="Times New Roman"/>
          <w:szCs w:val="24"/>
        </w:rPr>
        <w:t>’</w:t>
      </w:r>
      <w:r w:rsidR="003E7FF6" w:rsidRPr="003E7FF6">
        <w:rPr>
          <w:rFonts w:cs="Times New Roman"/>
          <w:szCs w:val="24"/>
        </w:rPr>
        <w:t>, ‘#belajaronline’, ‘#belajardarirumah’, ‘#belajardirumah’, dan ‘#kuliahonline’</w:t>
      </w:r>
      <w:r w:rsidR="00127099" w:rsidRPr="004A17B0">
        <w:rPr>
          <w:rFonts w:cs="Times New Roman"/>
          <w:szCs w:val="24"/>
        </w:rPr>
        <w:t>.</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w:t>
      </w:r>
      <w:r w:rsidR="00FC152A">
        <w:rPr>
          <w:rFonts w:cs="Times New Roman"/>
          <w:szCs w:val="24"/>
        </w:rPr>
        <w:t>Desember</w:t>
      </w:r>
      <w:r w:rsidR="00A81C1E">
        <w:rPr>
          <w:rFonts w:cs="Times New Roman"/>
          <w:szCs w:val="24"/>
        </w:rPr>
        <w:t xml:space="preserve"> 2020</w:t>
      </w:r>
      <w:r w:rsidR="009D7CB7" w:rsidRPr="004A17B0">
        <w:rPr>
          <w:rFonts w:cs="Times New Roman"/>
          <w:szCs w:val="24"/>
        </w:rPr>
        <w:t xml:space="preserve">. Tercatat </w:t>
      </w:r>
      <w:r w:rsidR="00E2354A">
        <w:rPr>
          <w:rFonts w:cs="Times New Roman"/>
          <w:szCs w:val="24"/>
        </w:rPr>
        <w:t>sebanyak</w:t>
      </w:r>
      <w:r w:rsidR="009D7CB7" w:rsidRPr="004A17B0">
        <w:rPr>
          <w:rFonts w:cs="Times New Roman"/>
          <w:szCs w:val="24"/>
        </w:rPr>
        <w:t xml:space="preserve"> </w:t>
      </w:r>
      <w:r w:rsidR="006E1B71">
        <w:rPr>
          <w:rFonts w:cs="Times New Roman"/>
          <w:szCs w:val="24"/>
        </w:rPr>
        <w:t>4.314</w:t>
      </w:r>
      <w:r w:rsidR="00E2354A">
        <w:rPr>
          <w:rFonts w:cs="Times New Roman"/>
          <w:szCs w:val="24"/>
        </w:rPr>
        <w:t xml:space="preserve"> </w:t>
      </w:r>
      <w:r w:rsidR="009D7CB7" w:rsidRPr="004A17B0">
        <w:rPr>
          <w:rFonts w:cs="Times New Roman"/>
          <w:i/>
          <w:szCs w:val="24"/>
        </w:rPr>
        <w:t xml:space="preserve">tweet </w:t>
      </w:r>
      <w:r w:rsidR="009D7CB7" w:rsidRPr="004A17B0">
        <w:rPr>
          <w:rFonts w:cs="Times New Roman"/>
          <w:szCs w:val="24"/>
        </w:rPr>
        <w:t xml:space="preserve">yang diperoleh </w:t>
      </w:r>
      <w:r w:rsidR="004073C9">
        <w:rPr>
          <w:rFonts w:cs="Times New Roman"/>
          <w:szCs w:val="24"/>
        </w:rPr>
        <w:t>menggunakan</w:t>
      </w:r>
      <w:r w:rsidR="009D7CB7" w:rsidRPr="004A17B0">
        <w:rPr>
          <w:rFonts w:cs="Times New Roman"/>
          <w:szCs w:val="24"/>
        </w:rPr>
        <w:t xml:space="preserve">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306D25">
        <w:rPr>
          <w:rFonts w:cs="Times New Roman"/>
          <w:i/>
          <w:szCs w:val="24"/>
        </w:rPr>
        <w:t>K-Nearest Neighbor</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BE699E" w:rsidRPr="004A17B0" w:rsidRDefault="004E5568" w:rsidP="00650CD8">
      <w:pPr>
        <w:pStyle w:val="ListParagraph"/>
        <w:numPr>
          <w:ilvl w:val="0"/>
          <w:numId w:val="5"/>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r w:rsidR="00844256" w:rsidRPr="004A17B0">
        <w:rPr>
          <w:rFonts w:cs="Times New Roman"/>
          <w:i/>
          <w:szCs w:val="24"/>
        </w:rPr>
        <w: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w:t>
      </w:r>
      <w:r w:rsidR="00135C0B" w:rsidRPr="003E7FF6">
        <w:rPr>
          <w:rFonts w:cs="Times New Roman"/>
          <w:szCs w:val="24"/>
        </w:rPr>
        <w:t>‘pembelajaran jarak jauh’</w:t>
      </w:r>
      <w:r w:rsidR="00A9160A">
        <w:rPr>
          <w:rFonts w:cs="Times New Roman"/>
          <w:szCs w:val="24"/>
        </w:rPr>
        <w:t>, ‘</w:t>
      </w:r>
      <w:r w:rsidR="00A9160A" w:rsidRPr="003F2F55">
        <w:rPr>
          <w:rFonts w:cs="Times New Roman"/>
          <w:szCs w:val="24"/>
        </w:rPr>
        <w:t>belajar dari rumah</w:t>
      </w:r>
      <w:r w:rsidR="00A9160A">
        <w:rPr>
          <w:rFonts w:cs="Times New Roman"/>
          <w:szCs w:val="24"/>
        </w:rPr>
        <w:t>’</w:t>
      </w:r>
      <w:r w:rsidR="00135C0B" w:rsidRPr="003E7FF6">
        <w:rPr>
          <w:rFonts w:cs="Times New Roman"/>
          <w:szCs w:val="24"/>
        </w:rPr>
        <w:t xml:space="preserve">, ‘#belajaronline’, ‘#belajardarirumah’, ‘#belajardirumah’, dan </w:t>
      </w:r>
      <w:r w:rsidR="00135C0B" w:rsidRPr="003E7FF6">
        <w:rPr>
          <w:rFonts w:cs="Times New Roman"/>
          <w:szCs w:val="24"/>
        </w:rPr>
        <w:lastRenderedPageBreak/>
        <w:t>‘#kuliahonline’</w:t>
      </w:r>
      <w:r w:rsidR="00135C0B">
        <w:rPr>
          <w:rFonts w:cs="Times New Roman"/>
          <w:szCs w:val="24"/>
        </w:rPr>
        <w:t xml:space="preserve"> </w:t>
      </w:r>
      <w:r w:rsidR="00D06DF8" w:rsidRPr="004A17B0">
        <w:rPr>
          <w:rFonts w:cs="Times New Roman"/>
          <w:szCs w:val="24"/>
        </w:rPr>
        <w:t xml:space="preserve">pada rentang tanggal </w:t>
      </w:r>
      <w:r w:rsidR="0028367D" w:rsidRPr="004A17B0">
        <w:rPr>
          <w:rFonts w:cs="Times New Roman"/>
          <w:szCs w:val="24"/>
        </w:rPr>
        <w:t xml:space="preserve">1 Desember 2020 sampai dengan 31 </w:t>
      </w:r>
      <w:r w:rsidR="005E33BF">
        <w:rPr>
          <w:rFonts w:cs="Times New Roman"/>
          <w:szCs w:val="24"/>
        </w:rPr>
        <w:t>Desember</w:t>
      </w:r>
      <w:r w:rsidR="00A81C1E">
        <w:rPr>
          <w:rFonts w:cs="Times New Roman"/>
          <w:szCs w:val="24"/>
        </w:rPr>
        <w:t xml:space="preserve"> 2020</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090E64" w:rsidRPr="004A17B0" w:rsidRDefault="00E00342" w:rsidP="00650CD8">
      <w:pPr>
        <w:pStyle w:val="ListParagraph"/>
        <w:numPr>
          <w:ilvl w:val="0"/>
          <w:numId w:val="5"/>
        </w:numPr>
        <w:spacing w:line="240" w:lineRule="auto"/>
        <w:ind w:left="1134" w:hanging="425"/>
        <w:rPr>
          <w:rFonts w:cs="Times New Roman"/>
          <w:i/>
          <w:szCs w:val="24"/>
        </w:rPr>
      </w:pPr>
      <w:r>
        <w:rPr>
          <w:rFonts w:cs="Times New Roman"/>
          <w:szCs w:val="24"/>
        </w:rPr>
        <w:t>Semakin</w:t>
      </w:r>
      <w:r w:rsidR="00FF2412">
        <w:rPr>
          <w:rFonts w:cs="Times New Roman"/>
          <w:szCs w:val="24"/>
        </w:rPr>
        <w:t xml:space="preserve"> banyak data yang diproses maka wak</w:t>
      </w:r>
      <w:r w:rsidR="00647E5F">
        <w:rPr>
          <w:rFonts w:cs="Times New Roman"/>
          <w:szCs w:val="24"/>
        </w:rPr>
        <w:t xml:space="preserve">tu yang dibutuhkan </w:t>
      </w:r>
      <w:r w:rsidR="007976F4">
        <w:rPr>
          <w:rFonts w:cs="Times New Roman"/>
          <w:szCs w:val="24"/>
        </w:rPr>
        <w:t>akan</w:t>
      </w:r>
      <w:r w:rsidR="009C7E4B">
        <w:rPr>
          <w:rFonts w:cs="Times New Roman"/>
          <w:szCs w:val="24"/>
        </w:rPr>
        <w:t xml:space="preserve"> </w:t>
      </w:r>
      <w:r w:rsidR="00647E5F">
        <w:rPr>
          <w:rFonts w:cs="Times New Roman"/>
          <w:szCs w:val="24"/>
        </w:rPr>
        <w:t>semakin lama</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75586F" w:rsidRPr="004A17B0">
        <w:rPr>
          <w:rFonts w:cs="Times New Roman"/>
          <w:szCs w:val="24"/>
        </w:rPr>
        <w:t xml:space="preserve"> di tengah pe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BD1A55">
        <w:rPr>
          <w:rFonts w:cs="Times New Roman"/>
          <w:i/>
          <w:szCs w:val="24"/>
        </w:rPr>
        <w:t>K-Nearest Neighbor</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ED6BAA" w:rsidRPr="00ED6BAA" w:rsidRDefault="00ED6BAA" w:rsidP="00ED6BAA">
      <w:pPr>
        <w:tabs>
          <w:tab w:val="left" w:pos="1701"/>
        </w:tabs>
        <w:ind w:left="720"/>
        <w:rPr>
          <w:b/>
        </w:rPr>
      </w:pPr>
      <w:r>
        <w:rPr>
          <w:b/>
        </w:rPr>
        <w:t>BAB I:</w:t>
      </w:r>
      <w:r>
        <w:rPr>
          <w:b/>
        </w:rPr>
        <w:tab/>
      </w:r>
      <w:r w:rsidRPr="00ED6BAA">
        <w:rPr>
          <w:b/>
        </w:rPr>
        <w:t>PENDAHULU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ED6BAA" w:rsidRDefault="00172B90" w:rsidP="00ED6BAA">
      <w:pPr>
        <w:tabs>
          <w:tab w:val="left" w:pos="1701"/>
        </w:tabs>
        <w:ind w:left="720"/>
        <w:rPr>
          <w:b/>
        </w:rPr>
      </w:pPr>
      <w:r w:rsidRPr="00ED6BAA">
        <w:rPr>
          <w:b/>
        </w:rPr>
        <w:t>BAB II:</w:t>
      </w:r>
      <w:r w:rsidRPr="00ED6BAA">
        <w:rPr>
          <w:b/>
        </w:rPr>
        <w:tab/>
      </w:r>
      <w:r w:rsidR="00AB2629" w:rsidRPr="00ED6BAA">
        <w:rPr>
          <w:b/>
        </w:rPr>
        <w:t>LANDASAN TEORI</w:t>
      </w:r>
    </w:p>
    <w:p w:rsidR="00AB2629" w:rsidRDefault="00C87B58" w:rsidP="00172B90">
      <w:pPr>
        <w:spacing w:line="240" w:lineRule="auto"/>
        <w:ind w:left="1701"/>
        <w:rPr>
          <w:rFonts w:cs="Times New Roman"/>
          <w:szCs w:val="24"/>
        </w:rPr>
      </w:pPr>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Coun</w:t>
      </w:r>
      <w:r w:rsidR="00BD1A55">
        <w:rPr>
          <w:rFonts w:cs="Times New Roman"/>
          <w:i/>
          <w:szCs w:val="24"/>
        </w:rPr>
        <w:t>tVectorizer, K-Nearest Neighbor</w:t>
      </w:r>
      <w:r w:rsidR="004A5434" w:rsidRPr="004A17B0">
        <w:rPr>
          <w:rFonts w:cs="Times New Roman"/>
          <w:i/>
          <w:szCs w:val="24"/>
        </w:rPr>
        <w:t xml:space="preserve">,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p w:rsidR="00167C35" w:rsidRPr="004A17B0" w:rsidRDefault="00167C35" w:rsidP="00172B90">
      <w:pPr>
        <w:spacing w:line="240" w:lineRule="auto"/>
        <w:ind w:left="1701"/>
        <w:rPr>
          <w:rFonts w:cs="Times New Roman"/>
          <w:szCs w:val="24"/>
        </w:rPr>
      </w:pPr>
      <w:bookmarkStart w:id="0" w:name="_GoBack"/>
      <w:bookmarkEnd w:id="0"/>
    </w:p>
    <w:p w:rsidR="00AB2629" w:rsidRPr="00ED6BAA" w:rsidRDefault="00172B90" w:rsidP="00ED6BAA">
      <w:pPr>
        <w:tabs>
          <w:tab w:val="left" w:pos="1701"/>
        </w:tabs>
        <w:ind w:left="720"/>
        <w:rPr>
          <w:b/>
        </w:rPr>
      </w:pPr>
      <w:r w:rsidRPr="00ED6BAA">
        <w:rPr>
          <w:b/>
        </w:rPr>
        <w:lastRenderedPageBreak/>
        <w:t>BAB III:</w:t>
      </w:r>
      <w:r w:rsidRPr="00ED6BAA">
        <w:rPr>
          <w:b/>
        </w:rPr>
        <w:tab/>
      </w:r>
      <w:r w:rsidR="00AB2629" w:rsidRPr="00ED6BAA">
        <w:rPr>
          <w:b/>
        </w:rPr>
        <w:t>METODOLOGI PENELITI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ED6BAA" w:rsidRDefault="00172B90" w:rsidP="00ED6BAA">
      <w:pPr>
        <w:tabs>
          <w:tab w:val="left" w:pos="1701"/>
        </w:tabs>
        <w:ind w:left="720"/>
        <w:rPr>
          <w:b/>
        </w:rPr>
      </w:pPr>
      <w:r w:rsidRPr="00ED6BAA">
        <w:rPr>
          <w:b/>
        </w:rPr>
        <w:t>BAB IV:</w:t>
      </w:r>
      <w:r w:rsidRPr="00ED6BAA">
        <w:rPr>
          <w:b/>
        </w:rPr>
        <w:tab/>
      </w:r>
      <w:r w:rsidR="00AB2629" w:rsidRPr="00ED6BAA">
        <w:rPr>
          <w:b/>
        </w:rPr>
        <w:t>HASIL DAN PEMBAHAS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r w:rsidR="00E04E90">
        <w:rPr>
          <w:rFonts w:cs="Times New Roman"/>
          <w:szCs w:val="24"/>
        </w:rPr>
        <w:t xml:space="preserve">, presisi, dan </w:t>
      </w:r>
      <w:r w:rsidR="00E04E90">
        <w:rPr>
          <w:rFonts w:cs="Times New Roman"/>
          <w:i/>
          <w:szCs w:val="24"/>
        </w:rPr>
        <w:t>recall</w:t>
      </w:r>
      <w:r w:rsidR="00202DEE" w:rsidRPr="004A17B0">
        <w:rPr>
          <w:rFonts w:cs="Times New Roman"/>
          <w:szCs w:val="24"/>
        </w:rPr>
        <w:t>.</w:t>
      </w:r>
    </w:p>
    <w:p w:rsidR="00AB2629" w:rsidRPr="00ED6BAA" w:rsidRDefault="00172B90" w:rsidP="00ED6BAA">
      <w:pPr>
        <w:tabs>
          <w:tab w:val="left" w:pos="1701"/>
        </w:tabs>
        <w:ind w:left="720"/>
        <w:rPr>
          <w:b/>
        </w:rPr>
      </w:pPr>
      <w:r w:rsidRPr="00ED6BAA">
        <w:rPr>
          <w:b/>
        </w:rPr>
        <w:t>BAB V:</w:t>
      </w:r>
      <w:r w:rsidRPr="00ED6BAA">
        <w:rPr>
          <w:b/>
        </w:rPr>
        <w:tab/>
      </w:r>
      <w:r w:rsidR="00AB2629" w:rsidRPr="00ED6BAA">
        <w:rPr>
          <w:b/>
        </w:rPr>
        <w:t>PENUTUP</w:t>
      </w:r>
    </w:p>
    <w:p w:rsidR="00495F35" w:rsidRPr="004A17B0" w:rsidRDefault="00C87B58" w:rsidP="00172B90">
      <w:pPr>
        <w:spacing w:line="240" w:lineRule="auto"/>
        <w:ind w:left="1701"/>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5C0B"/>
    <w:rsid w:val="00136D8F"/>
    <w:rsid w:val="001379E7"/>
    <w:rsid w:val="0014509A"/>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67C35"/>
    <w:rsid w:val="00172B90"/>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4038"/>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5901"/>
    <w:rsid w:val="002C60F4"/>
    <w:rsid w:val="002C7BDD"/>
    <w:rsid w:val="002D0121"/>
    <w:rsid w:val="002D5EF8"/>
    <w:rsid w:val="002E08DE"/>
    <w:rsid w:val="002E6C20"/>
    <w:rsid w:val="002E786B"/>
    <w:rsid w:val="002F6492"/>
    <w:rsid w:val="0030004D"/>
    <w:rsid w:val="0030243E"/>
    <w:rsid w:val="003067CC"/>
    <w:rsid w:val="00306D25"/>
    <w:rsid w:val="003073D8"/>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F6C"/>
    <w:rsid w:val="00352487"/>
    <w:rsid w:val="0035300A"/>
    <w:rsid w:val="003547BC"/>
    <w:rsid w:val="00354B2D"/>
    <w:rsid w:val="00355E10"/>
    <w:rsid w:val="003561E2"/>
    <w:rsid w:val="00357127"/>
    <w:rsid w:val="00357F44"/>
    <w:rsid w:val="00360D0D"/>
    <w:rsid w:val="00360F97"/>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16D3"/>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E7FF6"/>
    <w:rsid w:val="003F0D09"/>
    <w:rsid w:val="003F2A0C"/>
    <w:rsid w:val="003F7457"/>
    <w:rsid w:val="00402663"/>
    <w:rsid w:val="00402CA6"/>
    <w:rsid w:val="0040356C"/>
    <w:rsid w:val="00403A82"/>
    <w:rsid w:val="00403F8E"/>
    <w:rsid w:val="00405579"/>
    <w:rsid w:val="0040643B"/>
    <w:rsid w:val="004073C9"/>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60A5"/>
    <w:rsid w:val="005A78E1"/>
    <w:rsid w:val="005B06C9"/>
    <w:rsid w:val="005B6548"/>
    <w:rsid w:val="005C3D25"/>
    <w:rsid w:val="005C4930"/>
    <w:rsid w:val="005C59E5"/>
    <w:rsid w:val="005C5FF4"/>
    <w:rsid w:val="005C6B85"/>
    <w:rsid w:val="005D1840"/>
    <w:rsid w:val="005D195B"/>
    <w:rsid w:val="005D33B3"/>
    <w:rsid w:val="005D4FFF"/>
    <w:rsid w:val="005E2BC0"/>
    <w:rsid w:val="005E33BF"/>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0758B"/>
    <w:rsid w:val="00610D96"/>
    <w:rsid w:val="00612068"/>
    <w:rsid w:val="00617CBF"/>
    <w:rsid w:val="0062008E"/>
    <w:rsid w:val="0062054A"/>
    <w:rsid w:val="0062337E"/>
    <w:rsid w:val="00626224"/>
    <w:rsid w:val="00626B21"/>
    <w:rsid w:val="00626DDF"/>
    <w:rsid w:val="00631D46"/>
    <w:rsid w:val="00635A80"/>
    <w:rsid w:val="00636417"/>
    <w:rsid w:val="006365FD"/>
    <w:rsid w:val="0063672A"/>
    <w:rsid w:val="006370C3"/>
    <w:rsid w:val="00640D08"/>
    <w:rsid w:val="00640FD1"/>
    <w:rsid w:val="00641F08"/>
    <w:rsid w:val="00643C6C"/>
    <w:rsid w:val="00645DD7"/>
    <w:rsid w:val="0064707A"/>
    <w:rsid w:val="00647C1E"/>
    <w:rsid w:val="00647E5F"/>
    <w:rsid w:val="00650CD8"/>
    <w:rsid w:val="00656DF7"/>
    <w:rsid w:val="00657996"/>
    <w:rsid w:val="00660688"/>
    <w:rsid w:val="006615AC"/>
    <w:rsid w:val="006628E8"/>
    <w:rsid w:val="00666854"/>
    <w:rsid w:val="00671BA9"/>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1B71"/>
    <w:rsid w:val="006E2743"/>
    <w:rsid w:val="006F095B"/>
    <w:rsid w:val="006F2657"/>
    <w:rsid w:val="00700EEF"/>
    <w:rsid w:val="00703EBF"/>
    <w:rsid w:val="007043B9"/>
    <w:rsid w:val="00704DF0"/>
    <w:rsid w:val="007106EF"/>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4453E"/>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58AE"/>
    <w:rsid w:val="00766CCB"/>
    <w:rsid w:val="00775A86"/>
    <w:rsid w:val="00783568"/>
    <w:rsid w:val="007861C7"/>
    <w:rsid w:val="00792593"/>
    <w:rsid w:val="00792E7F"/>
    <w:rsid w:val="00793BD3"/>
    <w:rsid w:val="00794061"/>
    <w:rsid w:val="00796863"/>
    <w:rsid w:val="007976F4"/>
    <w:rsid w:val="00797D7F"/>
    <w:rsid w:val="007A040E"/>
    <w:rsid w:val="007A14F7"/>
    <w:rsid w:val="007A390C"/>
    <w:rsid w:val="007A51C6"/>
    <w:rsid w:val="007B05DB"/>
    <w:rsid w:val="007B2632"/>
    <w:rsid w:val="007B3EDD"/>
    <w:rsid w:val="007B406C"/>
    <w:rsid w:val="007B79BC"/>
    <w:rsid w:val="007C11B5"/>
    <w:rsid w:val="007C7520"/>
    <w:rsid w:val="007C753E"/>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3EE2"/>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35BA"/>
    <w:rsid w:val="00904DBB"/>
    <w:rsid w:val="00905285"/>
    <w:rsid w:val="0090588A"/>
    <w:rsid w:val="00913CBD"/>
    <w:rsid w:val="009147F9"/>
    <w:rsid w:val="00914DF0"/>
    <w:rsid w:val="009157DD"/>
    <w:rsid w:val="0091762B"/>
    <w:rsid w:val="00921215"/>
    <w:rsid w:val="00921590"/>
    <w:rsid w:val="009224F4"/>
    <w:rsid w:val="00927A23"/>
    <w:rsid w:val="0093066C"/>
    <w:rsid w:val="0093301E"/>
    <w:rsid w:val="00933344"/>
    <w:rsid w:val="0093334B"/>
    <w:rsid w:val="00934968"/>
    <w:rsid w:val="009367E7"/>
    <w:rsid w:val="0094340F"/>
    <w:rsid w:val="009461EB"/>
    <w:rsid w:val="0094672D"/>
    <w:rsid w:val="00947D39"/>
    <w:rsid w:val="00950D95"/>
    <w:rsid w:val="009536E9"/>
    <w:rsid w:val="00957235"/>
    <w:rsid w:val="00960B14"/>
    <w:rsid w:val="0096346D"/>
    <w:rsid w:val="0096581D"/>
    <w:rsid w:val="00973830"/>
    <w:rsid w:val="00973DD3"/>
    <w:rsid w:val="00974C3F"/>
    <w:rsid w:val="009751BC"/>
    <w:rsid w:val="009756E0"/>
    <w:rsid w:val="00981EBE"/>
    <w:rsid w:val="00983AFB"/>
    <w:rsid w:val="00985D1E"/>
    <w:rsid w:val="00986CF8"/>
    <w:rsid w:val="009905ED"/>
    <w:rsid w:val="00990F36"/>
    <w:rsid w:val="0099177A"/>
    <w:rsid w:val="009A058A"/>
    <w:rsid w:val="009A2F56"/>
    <w:rsid w:val="009B0275"/>
    <w:rsid w:val="009C086F"/>
    <w:rsid w:val="009C4728"/>
    <w:rsid w:val="009C7E4B"/>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1317"/>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629E4"/>
    <w:rsid w:val="00A7014A"/>
    <w:rsid w:val="00A7105D"/>
    <w:rsid w:val="00A712AA"/>
    <w:rsid w:val="00A72AA6"/>
    <w:rsid w:val="00A73594"/>
    <w:rsid w:val="00A768EF"/>
    <w:rsid w:val="00A76920"/>
    <w:rsid w:val="00A805CE"/>
    <w:rsid w:val="00A81C1E"/>
    <w:rsid w:val="00A84F49"/>
    <w:rsid w:val="00A8588F"/>
    <w:rsid w:val="00A85CC3"/>
    <w:rsid w:val="00A913DC"/>
    <w:rsid w:val="00A9160A"/>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076F5"/>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1DC"/>
    <w:rsid w:val="00BC4C67"/>
    <w:rsid w:val="00BC772B"/>
    <w:rsid w:val="00BD1345"/>
    <w:rsid w:val="00BD1A5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1B31"/>
    <w:rsid w:val="00C2341D"/>
    <w:rsid w:val="00C23C00"/>
    <w:rsid w:val="00C274A9"/>
    <w:rsid w:val="00C30E40"/>
    <w:rsid w:val="00C31137"/>
    <w:rsid w:val="00C32648"/>
    <w:rsid w:val="00C3389F"/>
    <w:rsid w:val="00C3570F"/>
    <w:rsid w:val="00C36C5A"/>
    <w:rsid w:val="00C37952"/>
    <w:rsid w:val="00C413B1"/>
    <w:rsid w:val="00C414CD"/>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CBD"/>
    <w:rsid w:val="00D06DF8"/>
    <w:rsid w:val="00D06FCD"/>
    <w:rsid w:val="00D07469"/>
    <w:rsid w:val="00D07A4D"/>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2C23"/>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0342"/>
    <w:rsid w:val="00E01847"/>
    <w:rsid w:val="00E02F86"/>
    <w:rsid w:val="00E04E90"/>
    <w:rsid w:val="00E0565A"/>
    <w:rsid w:val="00E10844"/>
    <w:rsid w:val="00E10F28"/>
    <w:rsid w:val="00E14CFD"/>
    <w:rsid w:val="00E16F7D"/>
    <w:rsid w:val="00E17931"/>
    <w:rsid w:val="00E17CFA"/>
    <w:rsid w:val="00E2354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717"/>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6BAA"/>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152A"/>
    <w:rsid w:val="00FC203C"/>
    <w:rsid w:val="00FC2D99"/>
    <w:rsid w:val="00FC7881"/>
    <w:rsid w:val="00FD2052"/>
    <w:rsid w:val="00FD2C79"/>
    <w:rsid w:val="00FD39AA"/>
    <w:rsid w:val="00FD3F30"/>
    <w:rsid w:val="00FD470E"/>
    <w:rsid w:val="00FD51D5"/>
    <w:rsid w:val="00FD5BD7"/>
    <w:rsid w:val="00FE0104"/>
    <w:rsid w:val="00FE23E1"/>
    <w:rsid w:val="00FE35ED"/>
    <w:rsid w:val="00FE68A7"/>
    <w:rsid w:val="00FF1063"/>
    <w:rsid w:val="00FF23B0"/>
    <w:rsid w:val="00FF2412"/>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paragraph" w:styleId="NoSpacing">
    <w:name w:val="No Spacing"/>
    <w:uiPriority w:val="1"/>
    <w:qFormat/>
    <w:rsid w:val="00ED6BAA"/>
    <w:pPr>
      <w:spacing w:after="0" w:line="240" w:lineRule="auto"/>
      <w:jc w:val="both"/>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EA713-C275-4174-8741-447A151B1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4</Pages>
  <Words>4126</Words>
  <Characters>2351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620</cp:revision>
  <dcterms:created xsi:type="dcterms:W3CDTF">2020-12-13T08:58:00Z</dcterms:created>
  <dcterms:modified xsi:type="dcterms:W3CDTF">2021-02-0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